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6AA70" w14:textId="77777777" w:rsidR="00AF75CD" w:rsidRDefault="00AF75CD" w:rsidP="00725057">
      <w:pPr>
        <w:spacing w:after="0" w:line="240" w:lineRule="auto"/>
      </w:pPr>
      <w:r>
        <w:separator/>
      </w:r>
    </w:p>
  </w:endnote>
  <w:endnote w:type="continuationSeparator" w:id="0">
    <w:p w14:paraId="2D7DFF4B" w14:textId="77777777" w:rsidR="00AF75CD" w:rsidRDefault="00AF75CD"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1FC78" w14:textId="77777777" w:rsidR="00AF75CD" w:rsidRDefault="00AF75CD" w:rsidP="00725057">
      <w:pPr>
        <w:spacing w:after="0" w:line="240" w:lineRule="auto"/>
      </w:pPr>
      <w:r>
        <w:separator/>
      </w:r>
    </w:p>
  </w:footnote>
  <w:footnote w:type="continuationSeparator" w:id="0">
    <w:p w14:paraId="52CE73BB" w14:textId="77777777" w:rsidR="00AF75CD" w:rsidRDefault="00AF75CD"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0194"/>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AF75CD"/>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2</TotalTime>
  <Pages>15</Pages>
  <Words>2940</Words>
  <Characters>1676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17</cp:revision>
  <cp:lastPrinted>2021-12-22T03:29:00Z</cp:lastPrinted>
  <dcterms:created xsi:type="dcterms:W3CDTF">2021-01-21T10:01:00Z</dcterms:created>
  <dcterms:modified xsi:type="dcterms:W3CDTF">2021-12-2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